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1419D" w:rsidRPr="00C571D7" w:rsidRDefault="00C1419D" w:rsidP="00C571D7">
      <w:pPr>
        <w:rPr>
          <w:b/>
        </w:rPr>
      </w:pPr>
      <w:r w:rsidRPr="006110D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able </w:t>
      </w:r>
      <w:r w:rsidR="00D856F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Pr="006110D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1 </w:t>
      </w:r>
      <w:r w:rsidRPr="006110D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haracteristics of each study used to develop diabetes risk scores</w:t>
      </w:r>
      <w:r w:rsidRPr="006110D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pPr w:leftFromText="180" w:rightFromText="180" w:vertAnchor="text" w:tblpY="1"/>
        <w:tblW w:w="12277" w:type="dxa"/>
        <w:tblLook w:val="04A0"/>
      </w:tblPr>
      <w:tblGrid>
        <w:gridCol w:w="1439"/>
        <w:gridCol w:w="1571"/>
        <w:gridCol w:w="1639"/>
        <w:gridCol w:w="1464"/>
        <w:gridCol w:w="1393"/>
        <w:gridCol w:w="1709"/>
        <w:gridCol w:w="1709"/>
        <w:gridCol w:w="1353"/>
      </w:tblGrid>
      <w:tr w:rsidR="00633EB8" w:rsidRPr="006110DB" w:rsidTr="009D5E0B">
        <w:tc>
          <w:tcPr>
            <w:tcW w:w="14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71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Wilson</w:t>
            </w:r>
          </w:p>
        </w:tc>
        <w:tc>
          <w:tcPr>
            <w:tcW w:w="16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Balkau</w:t>
            </w:r>
          </w:p>
        </w:tc>
        <w:tc>
          <w:tcPr>
            <w:tcW w:w="1464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FINDRISC</w:t>
            </w:r>
          </w:p>
        </w:tc>
        <w:tc>
          <w:tcPr>
            <w:tcW w:w="139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Schulze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Kahn (enhanced)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 xml:space="preserve">Kahn </w:t>
            </w:r>
          </w:p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(basic)</w:t>
            </w:r>
          </w:p>
        </w:tc>
        <w:tc>
          <w:tcPr>
            <w:tcW w:w="135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Griffin</w:t>
            </w:r>
          </w:p>
        </w:tc>
      </w:tr>
      <w:tr w:rsidR="00633EB8" w:rsidRPr="006110DB" w:rsidTr="009D5E0B">
        <w:tc>
          <w:tcPr>
            <w:tcW w:w="14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  <w:b/>
              </w:rPr>
            </w:pPr>
            <w:r w:rsidRPr="00705765">
              <w:rPr>
                <w:rFonts w:ascii="Times New Roman" w:hAnsi="Times New Roman" w:cs="Times New Roman"/>
              </w:rPr>
              <w:t>Study name</w:t>
            </w:r>
          </w:p>
        </w:tc>
        <w:tc>
          <w:tcPr>
            <w:tcW w:w="1571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Framingham Offspring study</w:t>
            </w:r>
          </w:p>
        </w:tc>
        <w:tc>
          <w:tcPr>
            <w:tcW w:w="16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Data on Epidemiology of Insulin Resistant syndrome (DESIR)</w:t>
            </w:r>
          </w:p>
        </w:tc>
        <w:tc>
          <w:tcPr>
            <w:tcW w:w="1464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Finnish Diabetes Risk Score</w:t>
            </w:r>
          </w:p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FINDRISC</w:t>
            </w:r>
          </w:p>
        </w:tc>
        <w:tc>
          <w:tcPr>
            <w:tcW w:w="139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German Diabetes Risk Score (EPIC-Potsdam)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Atherosclerosis Risk in Communities (ARIC)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Atherosclerosis Risk in Communities (ARIC)</w:t>
            </w:r>
          </w:p>
        </w:tc>
        <w:tc>
          <w:tcPr>
            <w:tcW w:w="135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Ely and Wessex Study</w:t>
            </w:r>
          </w:p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</w:p>
        </w:tc>
      </w:tr>
      <w:tr w:rsidR="00633EB8" w:rsidRPr="006110DB" w:rsidTr="009D5E0B">
        <w:tc>
          <w:tcPr>
            <w:tcW w:w="14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  <w:b/>
              </w:rPr>
            </w:pPr>
            <w:r w:rsidRPr="00705765">
              <w:rPr>
                <w:rFonts w:ascii="Times New Roman" w:hAnsi="Times New Roman" w:cs="Times New Roman"/>
              </w:rPr>
              <w:t>Country</w:t>
            </w:r>
          </w:p>
        </w:tc>
        <w:tc>
          <w:tcPr>
            <w:tcW w:w="1571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USA</w:t>
            </w:r>
          </w:p>
        </w:tc>
        <w:tc>
          <w:tcPr>
            <w:tcW w:w="16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France</w:t>
            </w:r>
          </w:p>
        </w:tc>
        <w:tc>
          <w:tcPr>
            <w:tcW w:w="1464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Finland</w:t>
            </w:r>
          </w:p>
        </w:tc>
        <w:tc>
          <w:tcPr>
            <w:tcW w:w="139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Germany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USA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USA</w:t>
            </w:r>
          </w:p>
        </w:tc>
        <w:tc>
          <w:tcPr>
            <w:tcW w:w="135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England</w:t>
            </w:r>
          </w:p>
        </w:tc>
      </w:tr>
      <w:tr w:rsidR="00633EB8" w:rsidRPr="006110DB" w:rsidTr="009D5E0B">
        <w:tc>
          <w:tcPr>
            <w:tcW w:w="14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  <w:b/>
              </w:rPr>
            </w:pPr>
            <w:r w:rsidRPr="00705765">
              <w:rPr>
                <w:rFonts w:ascii="Times New Roman" w:hAnsi="Times New Roman" w:cs="Times New Roman"/>
              </w:rPr>
              <w:t>Subject numbers</w:t>
            </w:r>
          </w:p>
        </w:tc>
        <w:tc>
          <w:tcPr>
            <w:tcW w:w="1571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3,140</w:t>
            </w:r>
          </w:p>
        </w:tc>
        <w:tc>
          <w:tcPr>
            <w:tcW w:w="16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3,817</w:t>
            </w:r>
          </w:p>
        </w:tc>
        <w:tc>
          <w:tcPr>
            <w:tcW w:w="1464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4,435</w:t>
            </w:r>
          </w:p>
        </w:tc>
        <w:tc>
          <w:tcPr>
            <w:tcW w:w="139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25,167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12,729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12,729</w:t>
            </w:r>
          </w:p>
        </w:tc>
        <w:tc>
          <w:tcPr>
            <w:tcW w:w="135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1,077</w:t>
            </w:r>
          </w:p>
        </w:tc>
      </w:tr>
      <w:tr w:rsidR="00633EB8" w:rsidRPr="006110DB" w:rsidTr="009D5E0B">
        <w:tc>
          <w:tcPr>
            <w:tcW w:w="14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  <w:b/>
              </w:rPr>
            </w:pPr>
            <w:r w:rsidRPr="00705765">
              <w:rPr>
                <w:rFonts w:ascii="Times New Roman" w:hAnsi="Times New Roman" w:cs="Times New Roman"/>
              </w:rPr>
              <w:t>Subject age (years)</w:t>
            </w:r>
          </w:p>
        </w:tc>
        <w:tc>
          <w:tcPr>
            <w:tcW w:w="1571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 xml:space="preserve">54 (SD 9.8) </w:t>
            </w:r>
          </w:p>
        </w:tc>
        <w:tc>
          <w:tcPr>
            <w:tcW w:w="16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30-65</w:t>
            </w:r>
          </w:p>
        </w:tc>
        <w:tc>
          <w:tcPr>
            <w:tcW w:w="1464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35-64</w:t>
            </w:r>
          </w:p>
        </w:tc>
        <w:tc>
          <w:tcPr>
            <w:tcW w:w="139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35-65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45-64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45-64</w:t>
            </w:r>
          </w:p>
        </w:tc>
        <w:tc>
          <w:tcPr>
            <w:tcW w:w="135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40-64</w:t>
            </w:r>
          </w:p>
        </w:tc>
      </w:tr>
      <w:tr w:rsidR="00633EB8" w:rsidRPr="006110DB" w:rsidTr="009D5E0B">
        <w:tc>
          <w:tcPr>
            <w:tcW w:w="14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  <w:b/>
              </w:rPr>
            </w:pPr>
            <w:r w:rsidRPr="00705765">
              <w:rPr>
                <w:rFonts w:ascii="Times New Roman" w:hAnsi="Times New Roman" w:cs="Times New Roman"/>
              </w:rPr>
              <w:t>Follow-up (years)</w:t>
            </w:r>
          </w:p>
        </w:tc>
        <w:tc>
          <w:tcPr>
            <w:tcW w:w="1571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6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464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5-10</w:t>
            </w:r>
          </w:p>
        </w:tc>
        <w:tc>
          <w:tcPr>
            <w:tcW w:w="139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 xml:space="preserve">10 </w:t>
            </w:r>
          </w:p>
        </w:tc>
        <w:tc>
          <w:tcPr>
            <w:tcW w:w="1353" w:type="dxa"/>
          </w:tcPr>
          <w:p w:rsidR="00633EB8" w:rsidRPr="00705765" w:rsidRDefault="001E15CE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 xml:space="preserve">0 </w:t>
            </w:r>
            <w:r w:rsidRPr="00705765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</w:tr>
      <w:tr w:rsidR="00633EB8" w:rsidRPr="006110DB" w:rsidTr="009D5E0B">
        <w:tc>
          <w:tcPr>
            <w:tcW w:w="14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  <w:b/>
              </w:rPr>
            </w:pPr>
            <w:r w:rsidRPr="00705765">
              <w:rPr>
                <w:rFonts w:ascii="Times New Roman" w:hAnsi="Times New Roman" w:cs="Times New Roman"/>
              </w:rPr>
              <w:t>Cut-off used to define high risk</w:t>
            </w:r>
          </w:p>
        </w:tc>
        <w:tc>
          <w:tcPr>
            <w:tcW w:w="1571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 xml:space="preserve">33% </w:t>
            </w:r>
          </w:p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30%</w:t>
            </w:r>
          </w:p>
        </w:tc>
        <w:tc>
          <w:tcPr>
            <w:tcW w:w="1464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Score of 12</w:t>
            </w:r>
          </w:p>
        </w:tc>
        <w:tc>
          <w:tcPr>
            <w:tcW w:w="139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Score of 750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46.1%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 xml:space="preserve">33% </w:t>
            </w:r>
          </w:p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5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 xml:space="preserve">37% </w:t>
            </w:r>
          </w:p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</w:p>
        </w:tc>
      </w:tr>
      <w:tr w:rsidR="00633EB8" w:rsidRPr="006110DB" w:rsidTr="009D5E0B">
        <w:tc>
          <w:tcPr>
            <w:tcW w:w="14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  <w:b/>
              </w:rPr>
            </w:pPr>
            <w:r w:rsidRPr="00705765">
              <w:rPr>
                <w:rFonts w:ascii="Times New Roman" w:hAnsi="Times New Roman" w:cs="Times New Roman"/>
              </w:rPr>
              <w:t xml:space="preserve">Area under ROC </w:t>
            </w:r>
          </w:p>
        </w:tc>
        <w:tc>
          <w:tcPr>
            <w:tcW w:w="1571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0.85</w:t>
            </w:r>
          </w:p>
        </w:tc>
        <w:tc>
          <w:tcPr>
            <w:tcW w:w="163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0.71 for men</w:t>
            </w:r>
          </w:p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0.83 for women</w:t>
            </w:r>
          </w:p>
        </w:tc>
        <w:tc>
          <w:tcPr>
            <w:tcW w:w="1464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0.86</w:t>
            </w:r>
          </w:p>
        </w:tc>
        <w:tc>
          <w:tcPr>
            <w:tcW w:w="139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0.84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0.79</w:t>
            </w:r>
          </w:p>
        </w:tc>
        <w:tc>
          <w:tcPr>
            <w:tcW w:w="1709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0.71</w:t>
            </w:r>
          </w:p>
        </w:tc>
        <w:tc>
          <w:tcPr>
            <w:tcW w:w="1353" w:type="dxa"/>
          </w:tcPr>
          <w:p w:rsidR="00633EB8" w:rsidRPr="00705765" w:rsidRDefault="00633EB8" w:rsidP="00633EB8">
            <w:pPr>
              <w:rPr>
                <w:rFonts w:ascii="Times New Roman" w:hAnsi="Times New Roman" w:cs="Times New Roman"/>
              </w:rPr>
            </w:pPr>
            <w:r w:rsidRPr="00705765">
              <w:rPr>
                <w:rFonts w:ascii="Times New Roman" w:hAnsi="Times New Roman" w:cs="Times New Roman"/>
              </w:rPr>
              <w:t>0.80</w:t>
            </w:r>
          </w:p>
        </w:tc>
      </w:tr>
    </w:tbl>
    <w:p w:rsidR="00C1419D" w:rsidRDefault="00C1419D" w:rsidP="00C1419D">
      <w:pPr>
        <w:spacing w:line="240" w:lineRule="auto"/>
      </w:pPr>
    </w:p>
    <w:p w:rsidR="00C1419D" w:rsidRDefault="00C1419D" w:rsidP="00C1419D">
      <w:pPr>
        <w:spacing w:line="240" w:lineRule="auto"/>
      </w:pPr>
    </w:p>
    <w:p w:rsidR="00C1419D" w:rsidRDefault="00C1419D" w:rsidP="00C1419D">
      <w:pPr>
        <w:spacing w:line="240" w:lineRule="auto"/>
        <w:rPr>
          <w:rFonts w:ascii="Times New Roman" w:hAnsi="Times New Roman" w:cs="Times New Roman"/>
        </w:rPr>
      </w:pPr>
      <w:r>
        <w:br w:type="textWrapping" w:clear="all"/>
      </w:r>
    </w:p>
    <w:p w:rsidR="001E15CE" w:rsidRDefault="001E15CE" w:rsidP="00633EB8">
      <w:pPr>
        <w:spacing w:line="240" w:lineRule="auto"/>
        <w:rPr>
          <w:b/>
        </w:rPr>
      </w:pPr>
      <w:r w:rsidRPr="001E15C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1910CF">
        <w:rPr>
          <w:rFonts w:ascii="Times New Roman" w:hAnsi="Times New Roman" w:cs="Times New Roman"/>
        </w:rPr>
        <w:t xml:space="preserve"> </w:t>
      </w:r>
      <w:r w:rsidR="00C1419D" w:rsidRPr="001910CF">
        <w:rPr>
          <w:rFonts w:ascii="Times New Roman" w:hAnsi="Times New Roman" w:cs="Times New Roman"/>
        </w:rPr>
        <w:t>cross-sectional</w:t>
      </w:r>
      <w:r w:rsidR="00C1419D">
        <w:rPr>
          <w:rFonts w:ascii="Times New Roman" w:hAnsi="Times New Roman" w:cs="Times New Roman"/>
        </w:rPr>
        <w:t xml:space="preserve"> study, diabetes risk score was used for  incident diabetes risk estimation in 3 year follow-up of EPIC-Norfolk cohort </w:t>
      </w:r>
      <w:r w:rsidR="00C1419D">
        <w:t xml:space="preserve"> </w:t>
      </w:r>
      <w:r w:rsidR="00915027">
        <w:rPr>
          <w:rFonts w:ascii="Times New Roman" w:hAnsi="Times New Roman" w:cs="Times New Roman"/>
        </w:rPr>
        <w:fldChar w:fldCharType="begin"/>
      </w:r>
      <w:r w:rsidR="00BC2CB1">
        <w:rPr>
          <w:rFonts w:ascii="Times New Roman" w:hAnsi="Times New Roman" w:cs="Times New Roman"/>
        </w:rPr>
        <w:instrText xml:space="preserve"> ADDIN EN.CITE &lt;EndNote&gt;&lt;Cite&gt;&lt;Author&gt;Chamnan&lt;/Author&gt;&lt;Year&gt;2011&lt;/Year&gt;&lt;RecNum&gt;53&lt;/RecNum&gt;&lt;DisplayText&gt;[43]&lt;/DisplayText&gt;&lt;record&gt;&lt;rec-number&gt;53&lt;/rec-number&gt;&lt;foreign-keys&gt;&lt;key app="EN" db-id="xe9zx2vdydw2aceezpb502tqaavaeat2frw9"&gt;53&lt;/key&gt;&lt;/foreign-keys&gt;&lt;ref-type name="Journal Article"&gt;17&lt;/ref-type&gt;&lt;contributors&gt;&lt;authors&gt;&lt;author&gt;Chamnan, P.&lt;/author&gt;&lt;author&gt;Simmons, R. K.&lt;/author&gt;&lt;author&gt;Forouhi, N. G.&lt;/author&gt;&lt;author&gt;Luben, R. N.&lt;/author&gt;&lt;author&gt;Khaw, K. T.&lt;/author&gt;&lt;author&gt;Wareham, N. J.&lt;/author&gt;&lt;author&gt;Griffin, S. J.&lt;/author&gt;&lt;/authors&gt;&lt;/contributors&gt;&lt;auth-address&gt;MRCEpidemiology Unit, Institute of Metabolic Science, Addenbrooke&amp;apos;s Hospital, Cambridge, UK.&lt;/auth-address&gt;&lt;titles&gt;&lt;title&gt;Incidence of type 2 diabetes using proposed HbA1c diagnostic criteria in the european prospective investigation of cancer-norfolk cohort: implications for preventive strategies&lt;/title&gt;&lt;secondary-title&gt;Diabetes Care&lt;/secondary-title&gt;&lt;/titles&gt;&lt;periodical&gt;&lt;full-title&gt;Diabetes Care&lt;/full-title&gt;&lt;/periodical&gt;&lt;pages&gt;950-6&lt;/pages&gt;&lt;volume&gt;34&lt;/volume&gt;&lt;number&gt;4&lt;/number&gt;&lt;edition&gt;2010/07/14&lt;/edition&gt;&lt;keywords&gt;&lt;keyword&gt;Diabetes Mellitus, Type 2/*diagnosis/epidemiology/metabolism&lt;/keyword&gt;&lt;keyword&gt;Hemoglobin A, Glycosylated/*metabolism&lt;/keyword&gt;&lt;keyword&gt;Humans&lt;/keyword&gt;&lt;keyword&gt;Prospective Studies&lt;/keyword&gt;&lt;/keywords&gt;&lt;dates&gt;&lt;year&gt;2011&lt;/year&gt;&lt;pub-dates&gt;&lt;date&gt;Apr&lt;/date&gt;&lt;/pub-dates&gt;&lt;/dates&gt;&lt;isbn&gt;1935-5548 (Electronic)&amp;#xD;0149-5992 (Linking)&lt;/isbn&gt;&lt;accession-num&gt;20622160&lt;/accession-num&gt;&lt;urls&gt;&lt;related-urls&gt;&lt;url&gt;http://www.ncbi.nlm.nih.gov/pubmed/20622160&lt;/url&gt;&lt;/related-urls&gt;&lt;/urls&gt;&lt;custom2&gt;3064056&lt;/custom2&gt;&lt;electronic-resource-num&gt;dc09-2326 [pii]&amp;#xD;10.2337/dc09-2326&lt;/electronic-resource-num&gt;&lt;language&gt;eng&lt;/language&gt;&lt;/record&gt;&lt;/Cite&gt;&lt;/EndNote&gt;</w:instrText>
      </w:r>
      <w:r w:rsidR="00915027">
        <w:rPr>
          <w:rFonts w:ascii="Times New Roman" w:hAnsi="Times New Roman" w:cs="Times New Roman"/>
        </w:rPr>
        <w:fldChar w:fldCharType="separate"/>
      </w:r>
      <w:r w:rsidR="00BC2CB1">
        <w:rPr>
          <w:rFonts w:ascii="Times New Roman" w:hAnsi="Times New Roman" w:cs="Times New Roman"/>
          <w:noProof/>
        </w:rPr>
        <w:t>[</w:t>
      </w:r>
      <w:hyperlink w:anchor="_ENREF_43" w:tooltip="Chamnan, 2011 #53" w:history="1">
        <w:r w:rsidR="00BC2CB1">
          <w:rPr>
            <w:rFonts w:ascii="Times New Roman" w:hAnsi="Times New Roman" w:cs="Times New Roman"/>
            <w:noProof/>
          </w:rPr>
          <w:t>43</w:t>
        </w:r>
      </w:hyperlink>
      <w:r w:rsidR="00BC2CB1">
        <w:rPr>
          <w:rFonts w:ascii="Times New Roman" w:hAnsi="Times New Roman" w:cs="Times New Roman"/>
          <w:noProof/>
        </w:rPr>
        <w:t>]</w:t>
      </w:r>
      <w:r w:rsidR="00915027">
        <w:rPr>
          <w:rFonts w:ascii="Times New Roman" w:hAnsi="Times New Roman" w:cs="Times New Roman"/>
        </w:rPr>
        <w:fldChar w:fldCharType="end"/>
      </w:r>
      <w:r w:rsidR="00C1419D">
        <w:rPr>
          <w:rFonts w:ascii="Times New Roman" w:hAnsi="Times New Roman" w:cs="Times New Roman"/>
        </w:rPr>
        <w:t>.</w:t>
      </w:r>
    </w:p>
    <w:p w:rsidR="00820E0E" w:rsidRDefault="00820E0E" w:rsidP="00633EB8">
      <w:pPr>
        <w:spacing w:line="240" w:lineRule="auto"/>
        <w:rPr>
          <w:b/>
        </w:rPr>
      </w:pPr>
    </w:p>
    <w:p w:rsidR="004612EE" w:rsidRDefault="004612EE" w:rsidP="00820E0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4612EE" w:rsidSect="00820E0E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7A098D"/>
    <w:multiLevelType w:val="hybridMultilevel"/>
    <w:tmpl w:val="04FED4BE"/>
    <w:lvl w:ilvl="0" w:tplc="43AC6A78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2520" w:hanging="360"/>
      </w:pPr>
    </w:lvl>
    <w:lvl w:ilvl="2" w:tplc="1809001B" w:tentative="1">
      <w:start w:val="1"/>
      <w:numFmt w:val="lowerRoman"/>
      <w:lvlText w:val="%3."/>
      <w:lvlJc w:val="right"/>
      <w:pPr>
        <w:ind w:left="3240" w:hanging="180"/>
      </w:pPr>
    </w:lvl>
    <w:lvl w:ilvl="3" w:tplc="1809000F" w:tentative="1">
      <w:start w:val="1"/>
      <w:numFmt w:val="decimal"/>
      <w:lvlText w:val="%4."/>
      <w:lvlJc w:val="left"/>
      <w:pPr>
        <w:ind w:left="3960" w:hanging="360"/>
      </w:pPr>
    </w:lvl>
    <w:lvl w:ilvl="4" w:tplc="18090019" w:tentative="1">
      <w:start w:val="1"/>
      <w:numFmt w:val="lowerLetter"/>
      <w:lvlText w:val="%5."/>
      <w:lvlJc w:val="left"/>
      <w:pPr>
        <w:ind w:left="4680" w:hanging="360"/>
      </w:pPr>
    </w:lvl>
    <w:lvl w:ilvl="5" w:tplc="1809001B" w:tentative="1">
      <w:start w:val="1"/>
      <w:numFmt w:val="lowerRoman"/>
      <w:lvlText w:val="%6."/>
      <w:lvlJc w:val="right"/>
      <w:pPr>
        <w:ind w:left="5400" w:hanging="180"/>
      </w:pPr>
    </w:lvl>
    <w:lvl w:ilvl="6" w:tplc="1809000F" w:tentative="1">
      <w:start w:val="1"/>
      <w:numFmt w:val="decimal"/>
      <w:lvlText w:val="%7."/>
      <w:lvlJc w:val="left"/>
      <w:pPr>
        <w:ind w:left="6120" w:hanging="360"/>
      </w:pPr>
    </w:lvl>
    <w:lvl w:ilvl="7" w:tplc="18090019" w:tentative="1">
      <w:start w:val="1"/>
      <w:numFmt w:val="lowerLetter"/>
      <w:lvlText w:val="%8."/>
      <w:lvlJc w:val="left"/>
      <w:pPr>
        <w:ind w:left="6840" w:hanging="360"/>
      </w:pPr>
    </w:lvl>
    <w:lvl w:ilvl="8" w:tplc="1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>
    <w:nsid w:val="10640F98"/>
    <w:multiLevelType w:val="hybridMultilevel"/>
    <w:tmpl w:val="919EFC80"/>
    <w:lvl w:ilvl="0" w:tplc="1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75D7800"/>
    <w:multiLevelType w:val="hybridMultilevel"/>
    <w:tmpl w:val="1EFE43FA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1D837177"/>
    <w:multiLevelType w:val="hybridMultilevel"/>
    <w:tmpl w:val="7668184E"/>
    <w:lvl w:ilvl="0" w:tplc="18090019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2520" w:hanging="360"/>
      </w:pPr>
    </w:lvl>
    <w:lvl w:ilvl="2" w:tplc="1809001B" w:tentative="1">
      <w:start w:val="1"/>
      <w:numFmt w:val="lowerRoman"/>
      <w:lvlText w:val="%3."/>
      <w:lvlJc w:val="right"/>
      <w:pPr>
        <w:ind w:left="3240" w:hanging="180"/>
      </w:pPr>
    </w:lvl>
    <w:lvl w:ilvl="3" w:tplc="1809000F" w:tentative="1">
      <w:start w:val="1"/>
      <w:numFmt w:val="decimal"/>
      <w:lvlText w:val="%4."/>
      <w:lvlJc w:val="left"/>
      <w:pPr>
        <w:ind w:left="3960" w:hanging="360"/>
      </w:pPr>
    </w:lvl>
    <w:lvl w:ilvl="4" w:tplc="18090019" w:tentative="1">
      <w:start w:val="1"/>
      <w:numFmt w:val="lowerLetter"/>
      <w:lvlText w:val="%5."/>
      <w:lvlJc w:val="left"/>
      <w:pPr>
        <w:ind w:left="4680" w:hanging="360"/>
      </w:pPr>
    </w:lvl>
    <w:lvl w:ilvl="5" w:tplc="1809001B" w:tentative="1">
      <w:start w:val="1"/>
      <w:numFmt w:val="lowerRoman"/>
      <w:lvlText w:val="%6."/>
      <w:lvlJc w:val="right"/>
      <w:pPr>
        <w:ind w:left="5400" w:hanging="180"/>
      </w:pPr>
    </w:lvl>
    <w:lvl w:ilvl="6" w:tplc="1809000F" w:tentative="1">
      <w:start w:val="1"/>
      <w:numFmt w:val="decimal"/>
      <w:lvlText w:val="%7."/>
      <w:lvlJc w:val="left"/>
      <w:pPr>
        <w:ind w:left="6120" w:hanging="360"/>
      </w:pPr>
    </w:lvl>
    <w:lvl w:ilvl="7" w:tplc="18090019" w:tentative="1">
      <w:start w:val="1"/>
      <w:numFmt w:val="lowerLetter"/>
      <w:lvlText w:val="%8."/>
      <w:lvlJc w:val="left"/>
      <w:pPr>
        <w:ind w:left="6840" w:hanging="360"/>
      </w:pPr>
    </w:lvl>
    <w:lvl w:ilvl="8" w:tplc="1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>
    <w:nsid w:val="21B71B1B"/>
    <w:multiLevelType w:val="hybridMultilevel"/>
    <w:tmpl w:val="1EECA4B8"/>
    <w:lvl w:ilvl="0" w:tplc="BBB49BD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E5114E4"/>
    <w:multiLevelType w:val="multilevel"/>
    <w:tmpl w:val="206633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>
    <w:nsid w:val="454A6315"/>
    <w:multiLevelType w:val="multilevel"/>
    <w:tmpl w:val="E3ACD7A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6C8D1930"/>
    <w:multiLevelType w:val="hybridMultilevel"/>
    <w:tmpl w:val="193686CA"/>
    <w:lvl w:ilvl="0" w:tplc="417EC8D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EF20276"/>
    <w:multiLevelType w:val="hybridMultilevel"/>
    <w:tmpl w:val="324E33F4"/>
    <w:lvl w:ilvl="0" w:tplc="1FDA6A36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707C0F18"/>
    <w:multiLevelType w:val="hybridMultilevel"/>
    <w:tmpl w:val="BD0ABE4A"/>
    <w:lvl w:ilvl="0" w:tplc="18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080" w:hanging="360"/>
      </w:pPr>
    </w:lvl>
    <w:lvl w:ilvl="2" w:tplc="1809001B" w:tentative="1">
      <w:start w:val="1"/>
      <w:numFmt w:val="lowerRoman"/>
      <w:lvlText w:val="%3."/>
      <w:lvlJc w:val="right"/>
      <w:pPr>
        <w:ind w:left="1800" w:hanging="180"/>
      </w:pPr>
    </w:lvl>
    <w:lvl w:ilvl="3" w:tplc="1809000F" w:tentative="1">
      <w:start w:val="1"/>
      <w:numFmt w:val="decimal"/>
      <w:lvlText w:val="%4."/>
      <w:lvlJc w:val="left"/>
      <w:pPr>
        <w:ind w:left="2520" w:hanging="360"/>
      </w:pPr>
    </w:lvl>
    <w:lvl w:ilvl="4" w:tplc="18090019" w:tentative="1">
      <w:start w:val="1"/>
      <w:numFmt w:val="lowerLetter"/>
      <w:lvlText w:val="%5."/>
      <w:lvlJc w:val="left"/>
      <w:pPr>
        <w:ind w:left="3240" w:hanging="360"/>
      </w:pPr>
    </w:lvl>
    <w:lvl w:ilvl="5" w:tplc="1809001B" w:tentative="1">
      <w:start w:val="1"/>
      <w:numFmt w:val="lowerRoman"/>
      <w:lvlText w:val="%6."/>
      <w:lvlJc w:val="right"/>
      <w:pPr>
        <w:ind w:left="3960" w:hanging="180"/>
      </w:pPr>
    </w:lvl>
    <w:lvl w:ilvl="6" w:tplc="1809000F" w:tentative="1">
      <w:start w:val="1"/>
      <w:numFmt w:val="decimal"/>
      <w:lvlText w:val="%7."/>
      <w:lvlJc w:val="left"/>
      <w:pPr>
        <w:ind w:left="4680" w:hanging="360"/>
      </w:pPr>
    </w:lvl>
    <w:lvl w:ilvl="7" w:tplc="18090019" w:tentative="1">
      <w:start w:val="1"/>
      <w:numFmt w:val="lowerLetter"/>
      <w:lvlText w:val="%8."/>
      <w:lvlJc w:val="left"/>
      <w:pPr>
        <w:ind w:left="5400" w:hanging="360"/>
      </w:pPr>
    </w:lvl>
    <w:lvl w:ilvl="8" w:tplc="1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5"/>
  </w:num>
  <w:num w:numId="3">
    <w:abstractNumId w:val="2"/>
  </w:num>
  <w:num w:numId="4">
    <w:abstractNumId w:val="6"/>
  </w:num>
  <w:num w:numId="5">
    <w:abstractNumId w:val="9"/>
  </w:num>
  <w:num w:numId="6">
    <w:abstractNumId w:val="0"/>
  </w:num>
  <w:num w:numId="7">
    <w:abstractNumId w:val="8"/>
  </w:num>
  <w:num w:numId="8">
    <w:abstractNumId w:val="1"/>
  </w:num>
  <w:num w:numId="9">
    <w:abstractNumId w:val="3"/>
  </w:num>
  <w:num w:numId="10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Diabetolog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v9xawaxedx0emefrtjxx255ae50t5x29ea5&quot;&gt;Endnote library 2013&lt;record-ids&gt;&lt;item&gt;75&lt;/item&gt;&lt;item&gt;135&lt;/item&gt;&lt;item&gt;1122&lt;/item&gt;&lt;item&gt;1211&lt;/item&gt;&lt;item&gt;1216&lt;/item&gt;&lt;item&gt;1240&lt;/item&gt;&lt;item&gt;1268&lt;/item&gt;&lt;item&gt;1297&lt;/item&gt;&lt;item&gt;1545&lt;/item&gt;&lt;item&gt;1623&lt;/item&gt;&lt;item&gt;1650&lt;/item&gt;&lt;item&gt;1671&lt;/item&gt;&lt;/record-ids&gt;&lt;/item&gt;&lt;/Libraries&gt;"/>
  </w:docVars>
  <w:rsids>
    <w:rsidRoot w:val="00490B16"/>
    <w:rsid w:val="00004707"/>
    <w:rsid w:val="00005367"/>
    <w:rsid w:val="00010F01"/>
    <w:rsid w:val="0001181D"/>
    <w:rsid w:val="000136C4"/>
    <w:rsid w:val="00017268"/>
    <w:rsid w:val="0002195D"/>
    <w:rsid w:val="00035FF0"/>
    <w:rsid w:val="0003659A"/>
    <w:rsid w:val="00037F9F"/>
    <w:rsid w:val="000433E5"/>
    <w:rsid w:val="00044337"/>
    <w:rsid w:val="00046029"/>
    <w:rsid w:val="00051749"/>
    <w:rsid w:val="00054A81"/>
    <w:rsid w:val="00055DED"/>
    <w:rsid w:val="00057E1A"/>
    <w:rsid w:val="0006362E"/>
    <w:rsid w:val="000642EB"/>
    <w:rsid w:val="0006484F"/>
    <w:rsid w:val="00076294"/>
    <w:rsid w:val="00077DE0"/>
    <w:rsid w:val="00085F24"/>
    <w:rsid w:val="00087060"/>
    <w:rsid w:val="00087445"/>
    <w:rsid w:val="00091E18"/>
    <w:rsid w:val="00095CC2"/>
    <w:rsid w:val="000A35FE"/>
    <w:rsid w:val="000A4560"/>
    <w:rsid w:val="000A4FD7"/>
    <w:rsid w:val="000A5B0D"/>
    <w:rsid w:val="000B21BE"/>
    <w:rsid w:val="000B48AA"/>
    <w:rsid w:val="000B530D"/>
    <w:rsid w:val="000B7EDC"/>
    <w:rsid w:val="000C366D"/>
    <w:rsid w:val="000D0EA0"/>
    <w:rsid w:val="000D15AB"/>
    <w:rsid w:val="000D56A2"/>
    <w:rsid w:val="000D5B0C"/>
    <w:rsid w:val="000E365B"/>
    <w:rsid w:val="000E36AB"/>
    <w:rsid w:val="000F5109"/>
    <w:rsid w:val="000F51F9"/>
    <w:rsid w:val="000F5FF9"/>
    <w:rsid w:val="00101DCE"/>
    <w:rsid w:val="00111F46"/>
    <w:rsid w:val="0011461D"/>
    <w:rsid w:val="0011489B"/>
    <w:rsid w:val="001172AE"/>
    <w:rsid w:val="00117A99"/>
    <w:rsid w:val="00123A03"/>
    <w:rsid w:val="0012447D"/>
    <w:rsid w:val="001251B1"/>
    <w:rsid w:val="0012570F"/>
    <w:rsid w:val="00130669"/>
    <w:rsid w:val="001331EB"/>
    <w:rsid w:val="00135F99"/>
    <w:rsid w:val="00136E59"/>
    <w:rsid w:val="00136F99"/>
    <w:rsid w:val="001430B3"/>
    <w:rsid w:val="00145682"/>
    <w:rsid w:val="00151008"/>
    <w:rsid w:val="00153E06"/>
    <w:rsid w:val="001565BF"/>
    <w:rsid w:val="0016029F"/>
    <w:rsid w:val="00160FDD"/>
    <w:rsid w:val="00171875"/>
    <w:rsid w:val="00172814"/>
    <w:rsid w:val="0018042B"/>
    <w:rsid w:val="00185706"/>
    <w:rsid w:val="00186665"/>
    <w:rsid w:val="001910CF"/>
    <w:rsid w:val="00191AC3"/>
    <w:rsid w:val="001954DF"/>
    <w:rsid w:val="001972CC"/>
    <w:rsid w:val="001A4FA9"/>
    <w:rsid w:val="001B48D5"/>
    <w:rsid w:val="001B7489"/>
    <w:rsid w:val="001C2B77"/>
    <w:rsid w:val="001C47CF"/>
    <w:rsid w:val="001D0789"/>
    <w:rsid w:val="001D0962"/>
    <w:rsid w:val="001D2328"/>
    <w:rsid w:val="001D4298"/>
    <w:rsid w:val="001D58E4"/>
    <w:rsid w:val="001D5FA4"/>
    <w:rsid w:val="001D6144"/>
    <w:rsid w:val="001E15CE"/>
    <w:rsid w:val="001E3C29"/>
    <w:rsid w:val="001E599E"/>
    <w:rsid w:val="001F1130"/>
    <w:rsid w:val="001F24A0"/>
    <w:rsid w:val="001F56A2"/>
    <w:rsid w:val="001F7AF8"/>
    <w:rsid w:val="00205712"/>
    <w:rsid w:val="002068B7"/>
    <w:rsid w:val="00214EF4"/>
    <w:rsid w:val="00216A84"/>
    <w:rsid w:val="00216F2A"/>
    <w:rsid w:val="00222A8A"/>
    <w:rsid w:val="002253FB"/>
    <w:rsid w:val="00226524"/>
    <w:rsid w:val="00227773"/>
    <w:rsid w:val="00227F84"/>
    <w:rsid w:val="0023128B"/>
    <w:rsid w:val="00233E17"/>
    <w:rsid w:val="00235403"/>
    <w:rsid w:val="002356E0"/>
    <w:rsid w:val="00236D84"/>
    <w:rsid w:val="00241330"/>
    <w:rsid w:val="0024533D"/>
    <w:rsid w:val="00254F55"/>
    <w:rsid w:val="00256578"/>
    <w:rsid w:val="00256C63"/>
    <w:rsid w:val="00260C7C"/>
    <w:rsid w:val="002623DD"/>
    <w:rsid w:val="00262595"/>
    <w:rsid w:val="00264941"/>
    <w:rsid w:val="00272AFB"/>
    <w:rsid w:val="00275645"/>
    <w:rsid w:val="0027663D"/>
    <w:rsid w:val="00286162"/>
    <w:rsid w:val="0029192D"/>
    <w:rsid w:val="002A07DC"/>
    <w:rsid w:val="002A303F"/>
    <w:rsid w:val="002A7877"/>
    <w:rsid w:val="002B3C2E"/>
    <w:rsid w:val="002B5E97"/>
    <w:rsid w:val="002C41F6"/>
    <w:rsid w:val="002D5DF5"/>
    <w:rsid w:val="002D6655"/>
    <w:rsid w:val="002D7737"/>
    <w:rsid w:val="002E01A3"/>
    <w:rsid w:val="002E11BE"/>
    <w:rsid w:val="002E2583"/>
    <w:rsid w:val="002E4D09"/>
    <w:rsid w:val="002F47FD"/>
    <w:rsid w:val="002F6525"/>
    <w:rsid w:val="002F669C"/>
    <w:rsid w:val="00300FF2"/>
    <w:rsid w:val="0030104B"/>
    <w:rsid w:val="00305318"/>
    <w:rsid w:val="00312A73"/>
    <w:rsid w:val="00314D67"/>
    <w:rsid w:val="0032051D"/>
    <w:rsid w:val="003257AA"/>
    <w:rsid w:val="003269C2"/>
    <w:rsid w:val="003275B3"/>
    <w:rsid w:val="00333736"/>
    <w:rsid w:val="0033376C"/>
    <w:rsid w:val="00336372"/>
    <w:rsid w:val="00343304"/>
    <w:rsid w:val="003456DB"/>
    <w:rsid w:val="00351770"/>
    <w:rsid w:val="00357574"/>
    <w:rsid w:val="00361427"/>
    <w:rsid w:val="00362953"/>
    <w:rsid w:val="00363C64"/>
    <w:rsid w:val="003716E2"/>
    <w:rsid w:val="00374621"/>
    <w:rsid w:val="003775D1"/>
    <w:rsid w:val="00377FAB"/>
    <w:rsid w:val="00380DE8"/>
    <w:rsid w:val="00385F53"/>
    <w:rsid w:val="00395D26"/>
    <w:rsid w:val="003A50AA"/>
    <w:rsid w:val="003A6878"/>
    <w:rsid w:val="003A6AF0"/>
    <w:rsid w:val="003B4DDB"/>
    <w:rsid w:val="003B55DE"/>
    <w:rsid w:val="003C3584"/>
    <w:rsid w:val="003C3EE5"/>
    <w:rsid w:val="003C7AED"/>
    <w:rsid w:val="003D7A91"/>
    <w:rsid w:val="003D7ABC"/>
    <w:rsid w:val="003E08AE"/>
    <w:rsid w:val="003E1DD9"/>
    <w:rsid w:val="003E69E7"/>
    <w:rsid w:val="003F0564"/>
    <w:rsid w:val="003F5956"/>
    <w:rsid w:val="004000A5"/>
    <w:rsid w:val="004013F4"/>
    <w:rsid w:val="00401842"/>
    <w:rsid w:val="00401B80"/>
    <w:rsid w:val="00403F1D"/>
    <w:rsid w:val="00405547"/>
    <w:rsid w:val="00406962"/>
    <w:rsid w:val="00413607"/>
    <w:rsid w:val="00416B59"/>
    <w:rsid w:val="00423614"/>
    <w:rsid w:val="00423FBE"/>
    <w:rsid w:val="004244DE"/>
    <w:rsid w:val="00430097"/>
    <w:rsid w:val="00432B29"/>
    <w:rsid w:val="00434C86"/>
    <w:rsid w:val="0043506C"/>
    <w:rsid w:val="00435CBD"/>
    <w:rsid w:val="00436656"/>
    <w:rsid w:val="00437AE9"/>
    <w:rsid w:val="00437C91"/>
    <w:rsid w:val="004426D5"/>
    <w:rsid w:val="004427C7"/>
    <w:rsid w:val="004441C5"/>
    <w:rsid w:val="0044696D"/>
    <w:rsid w:val="004576F8"/>
    <w:rsid w:val="00460AAD"/>
    <w:rsid w:val="004612EE"/>
    <w:rsid w:val="004647B1"/>
    <w:rsid w:val="004650ED"/>
    <w:rsid w:val="00465450"/>
    <w:rsid w:val="0046725B"/>
    <w:rsid w:val="004709A0"/>
    <w:rsid w:val="00474630"/>
    <w:rsid w:val="004756BB"/>
    <w:rsid w:val="00476424"/>
    <w:rsid w:val="00477A51"/>
    <w:rsid w:val="00481F1A"/>
    <w:rsid w:val="0048643E"/>
    <w:rsid w:val="00486614"/>
    <w:rsid w:val="004903A1"/>
    <w:rsid w:val="00490B16"/>
    <w:rsid w:val="00490F49"/>
    <w:rsid w:val="004917A9"/>
    <w:rsid w:val="004927BA"/>
    <w:rsid w:val="004968B4"/>
    <w:rsid w:val="00496DE0"/>
    <w:rsid w:val="004A3D4B"/>
    <w:rsid w:val="004B634F"/>
    <w:rsid w:val="004B7EBE"/>
    <w:rsid w:val="004C07EC"/>
    <w:rsid w:val="004C14BE"/>
    <w:rsid w:val="004C248E"/>
    <w:rsid w:val="004C2B47"/>
    <w:rsid w:val="004C39FC"/>
    <w:rsid w:val="004C7235"/>
    <w:rsid w:val="004C7AD6"/>
    <w:rsid w:val="004D3EC5"/>
    <w:rsid w:val="004D533C"/>
    <w:rsid w:val="004D58E7"/>
    <w:rsid w:val="004D5D12"/>
    <w:rsid w:val="004D7DD5"/>
    <w:rsid w:val="004E3775"/>
    <w:rsid w:val="004E4FCB"/>
    <w:rsid w:val="004F4576"/>
    <w:rsid w:val="004F754B"/>
    <w:rsid w:val="005018B2"/>
    <w:rsid w:val="00505D9A"/>
    <w:rsid w:val="00507ED6"/>
    <w:rsid w:val="00510D1D"/>
    <w:rsid w:val="00516471"/>
    <w:rsid w:val="00517F0C"/>
    <w:rsid w:val="00521978"/>
    <w:rsid w:val="005232FF"/>
    <w:rsid w:val="00523710"/>
    <w:rsid w:val="005253E3"/>
    <w:rsid w:val="00525549"/>
    <w:rsid w:val="0052738B"/>
    <w:rsid w:val="005304AB"/>
    <w:rsid w:val="00530757"/>
    <w:rsid w:val="00540608"/>
    <w:rsid w:val="00543A97"/>
    <w:rsid w:val="00547F32"/>
    <w:rsid w:val="00553DBE"/>
    <w:rsid w:val="00567951"/>
    <w:rsid w:val="00567E4B"/>
    <w:rsid w:val="00567F3E"/>
    <w:rsid w:val="00567FEE"/>
    <w:rsid w:val="005701A4"/>
    <w:rsid w:val="00570910"/>
    <w:rsid w:val="00572D68"/>
    <w:rsid w:val="00573C9D"/>
    <w:rsid w:val="00575560"/>
    <w:rsid w:val="005802F7"/>
    <w:rsid w:val="00583F8B"/>
    <w:rsid w:val="00585057"/>
    <w:rsid w:val="00585625"/>
    <w:rsid w:val="00587A00"/>
    <w:rsid w:val="00587F39"/>
    <w:rsid w:val="00594E7A"/>
    <w:rsid w:val="0059579E"/>
    <w:rsid w:val="005A3A46"/>
    <w:rsid w:val="005A4CC5"/>
    <w:rsid w:val="005A6AC7"/>
    <w:rsid w:val="005B5BBD"/>
    <w:rsid w:val="005B5F5F"/>
    <w:rsid w:val="005B7172"/>
    <w:rsid w:val="005C2175"/>
    <w:rsid w:val="005C636A"/>
    <w:rsid w:val="005C7206"/>
    <w:rsid w:val="005E3233"/>
    <w:rsid w:val="005E5AA2"/>
    <w:rsid w:val="005E663F"/>
    <w:rsid w:val="005E6FCE"/>
    <w:rsid w:val="005F1976"/>
    <w:rsid w:val="005F2A2A"/>
    <w:rsid w:val="005F37E0"/>
    <w:rsid w:val="005F4363"/>
    <w:rsid w:val="005F5DAA"/>
    <w:rsid w:val="005F622C"/>
    <w:rsid w:val="005F69C9"/>
    <w:rsid w:val="005F6D1C"/>
    <w:rsid w:val="00603033"/>
    <w:rsid w:val="00603F30"/>
    <w:rsid w:val="00610A13"/>
    <w:rsid w:val="006130E8"/>
    <w:rsid w:val="006147D1"/>
    <w:rsid w:val="00617595"/>
    <w:rsid w:val="006214E1"/>
    <w:rsid w:val="00633EB8"/>
    <w:rsid w:val="00637825"/>
    <w:rsid w:val="00640F45"/>
    <w:rsid w:val="006421D8"/>
    <w:rsid w:val="00643DAB"/>
    <w:rsid w:val="006474DE"/>
    <w:rsid w:val="00650A46"/>
    <w:rsid w:val="006523CB"/>
    <w:rsid w:val="00652F06"/>
    <w:rsid w:val="00660C2E"/>
    <w:rsid w:val="00663D17"/>
    <w:rsid w:val="0067503F"/>
    <w:rsid w:val="006757C0"/>
    <w:rsid w:val="00684598"/>
    <w:rsid w:val="00685065"/>
    <w:rsid w:val="00687D8A"/>
    <w:rsid w:val="00690B31"/>
    <w:rsid w:val="006914A8"/>
    <w:rsid w:val="0069483E"/>
    <w:rsid w:val="006968F7"/>
    <w:rsid w:val="006A6D5D"/>
    <w:rsid w:val="006B06D9"/>
    <w:rsid w:val="006B1C6D"/>
    <w:rsid w:val="006B42E0"/>
    <w:rsid w:val="006C23DC"/>
    <w:rsid w:val="006C399A"/>
    <w:rsid w:val="006D057B"/>
    <w:rsid w:val="006D1955"/>
    <w:rsid w:val="006D25E6"/>
    <w:rsid w:val="006D2C3E"/>
    <w:rsid w:val="006D3806"/>
    <w:rsid w:val="006E3031"/>
    <w:rsid w:val="006E636C"/>
    <w:rsid w:val="006F0CCF"/>
    <w:rsid w:val="006F177B"/>
    <w:rsid w:val="006F4C19"/>
    <w:rsid w:val="006F66C3"/>
    <w:rsid w:val="00701ACD"/>
    <w:rsid w:val="00705765"/>
    <w:rsid w:val="007071F2"/>
    <w:rsid w:val="00713EB8"/>
    <w:rsid w:val="00720B33"/>
    <w:rsid w:val="00720D21"/>
    <w:rsid w:val="00720FAE"/>
    <w:rsid w:val="00721896"/>
    <w:rsid w:val="007244F2"/>
    <w:rsid w:val="007247B6"/>
    <w:rsid w:val="007249F6"/>
    <w:rsid w:val="00734661"/>
    <w:rsid w:val="007346FD"/>
    <w:rsid w:val="007417B0"/>
    <w:rsid w:val="00744E40"/>
    <w:rsid w:val="0074598F"/>
    <w:rsid w:val="00745E81"/>
    <w:rsid w:val="0075070E"/>
    <w:rsid w:val="007524C5"/>
    <w:rsid w:val="00752582"/>
    <w:rsid w:val="00755F63"/>
    <w:rsid w:val="00760340"/>
    <w:rsid w:val="00761066"/>
    <w:rsid w:val="00765D9D"/>
    <w:rsid w:val="00765DE4"/>
    <w:rsid w:val="00765E44"/>
    <w:rsid w:val="00772463"/>
    <w:rsid w:val="007726CC"/>
    <w:rsid w:val="00772F30"/>
    <w:rsid w:val="00774B5D"/>
    <w:rsid w:val="00782E2E"/>
    <w:rsid w:val="007863DC"/>
    <w:rsid w:val="007A32AA"/>
    <w:rsid w:val="007A4A9E"/>
    <w:rsid w:val="007A777C"/>
    <w:rsid w:val="007B0104"/>
    <w:rsid w:val="007B11C0"/>
    <w:rsid w:val="007B3528"/>
    <w:rsid w:val="007B4642"/>
    <w:rsid w:val="007C0CA5"/>
    <w:rsid w:val="007D57CA"/>
    <w:rsid w:val="007E77EC"/>
    <w:rsid w:val="007F3DCE"/>
    <w:rsid w:val="007F598A"/>
    <w:rsid w:val="007F7D56"/>
    <w:rsid w:val="008034F7"/>
    <w:rsid w:val="00816085"/>
    <w:rsid w:val="008175E6"/>
    <w:rsid w:val="00817EEE"/>
    <w:rsid w:val="00820E0E"/>
    <w:rsid w:val="00821CBF"/>
    <w:rsid w:val="00823319"/>
    <w:rsid w:val="00823974"/>
    <w:rsid w:val="00827776"/>
    <w:rsid w:val="008279B1"/>
    <w:rsid w:val="008311AE"/>
    <w:rsid w:val="00832552"/>
    <w:rsid w:val="00835511"/>
    <w:rsid w:val="008415D0"/>
    <w:rsid w:val="00847FA8"/>
    <w:rsid w:val="00851D7A"/>
    <w:rsid w:val="00853211"/>
    <w:rsid w:val="0085336B"/>
    <w:rsid w:val="00856B98"/>
    <w:rsid w:val="00857AC6"/>
    <w:rsid w:val="00860AD0"/>
    <w:rsid w:val="00862205"/>
    <w:rsid w:val="0086590B"/>
    <w:rsid w:val="00870852"/>
    <w:rsid w:val="008748A0"/>
    <w:rsid w:val="00881A54"/>
    <w:rsid w:val="00884ECE"/>
    <w:rsid w:val="008859CF"/>
    <w:rsid w:val="008903D6"/>
    <w:rsid w:val="00894B63"/>
    <w:rsid w:val="00895828"/>
    <w:rsid w:val="00895900"/>
    <w:rsid w:val="00897345"/>
    <w:rsid w:val="008A03B1"/>
    <w:rsid w:val="008A0BC7"/>
    <w:rsid w:val="008A1FD8"/>
    <w:rsid w:val="008A26AC"/>
    <w:rsid w:val="008A351F"/>
    <w:rsid w:val="008A37AA"/>
    <w:rsid w:val="008A5A3B"/>
    <w:rsid w:val="008A618A"/>
    <w:rsid w:val="008A69DC"/>
    <w:rsid w:val="008B231A"/>
    <w:rsid w:val="008B254F"/>
    <w:rsid w:val="008B37B8"/>
    <w:rsid w:val="008B523B"/>
    <w:rsid w:val="008C0D23"/>
    <w:rsid w:val="008C1C99"/>
    <w:rsid w:val="008C1F23"/>
    <w:rsid w:val="008C5B22"/>
    <w:rsid w:val="008D08C5"/>
    <w:rsid w:val="008D3C2B"/>
    <w:rsid w:val="008E3537"/>
    <w:rsid w:val="008E39BC"/>
    <w:rsid w:val="008E4C17"/>
    <w:rsid w:val="008E524B"/>
    <w:rsid w:val="008F07EA"/>
    <w:rsid w:val="008F43A5"/>
    <w:rsid w:val="008F4708"/>
    <w:rsid w:val="008F4726"/>
    <w:rsid w:val="00901EC3"/>
    <w:rsid w:val="009068A6"/>
    <w:rsid w:val="00907F41"/>
    <w:rsid w:val="00915027"/>
    <w:rsid w:val="00917B33"/>
    <w:rsid w:val="00920CB8"/>
    <w:rsid w:val="0092330A"/>
    <w:rsid w:val="009354D8"/>
    <w:rsid w:val="009362FE"/>
    <w:rsid w:val="00937127"/>
    <w:rsid w:val="00941754"/>
    <w:rsid w:val="00942BE3"/>
    <w:rsid w:val="00944592"/>
    <w:rsid w:val="0094634D"/>
    <w:rsid w:val="009555D9"/>
    <w:rsid w:val="00956794"/>
    <w:rsid w:val="009575E5"/>
    <w:rsid w:val="00961875"/>
    <w:rsid w:val="009654F4"/>
    <w:rsid w:val="009661D0"/>
    <w:rsid w:val="009667DB"/>
    <w:rsid w:val="009710D1"/>
    <w:rsid w:val="00972304"/>
    <w:rsid w:val="00972C8A"/>
    <w:rsid w:val="00972F5A"/>
    <w:rsid w:val="009759F0"/>
    <w:rsid w:val="00980B43"/>
    <w:rsid w:val="00986E3A"/>
    <w:rsid w:val="009949A5"/>
    <w:rsid w:val="009A2C95"/>
    <w:rsid w:val="009A5174"/>
    <w:rsid w:val="009A5BBD"/>
    <w:rsid w:val="009A684F"/>
    <w:rsid w:val="009B3B20"/>
    <w:rsid w:val="009B3FE0"/>
    <w:rsid w:val="009C0B19"/>
    <w:rsid w:val="009C224A"/>
    <w:rsid w:val="009C7651"/>
    <w:rsid w:val="009D5572"/>
    <w:rsid w:val="009D5E0B"/>
    <w:rsid w:val="009D6167"/>
    <w:rsid w:val="009D7468"/>
    <w:rsid w:val="009E1435"/>
    <w:rsid w:val="009E39F9"/>
    <w:rsid w:val="009E4063"/>
    <w:rsid w:val="009F6DC7"/>
    <w:rsid w:val="00A00155"/>
    <w:rsid w:val="00A1170A"/>
    <w:rsid w:val="00A120A0"/>
    <w:rsid w:val="00A12EDD"/>
    <w:rsid w:val="00A1519C"/>
    <w:rsid w:val="00A1583B"/>
    <w:rsid w:val="00A163BC"/>
    <w:rsid w:val="00A27ABB"/>
    <w:rsid w:val="00A27D68"/>
    <w:rsid w:val="00A30380"/>
    <w:rsid w:val="00A315E9"/>
    <w:rsid w:val="00A3526B"/>
    <w:rsid w:val="00A40D01"/>
    <w:rsid w:val="00A41107"/>
    <w:rsid w:val="00A4130A"/>
    <w:rsid w:val="00A41C3C"/>
    <w:rsid w:val="00A504B5"/>
    <w:rsid w:val="00A50C10"/>
    <w:rsid w:val="00A51FFF"/>
    <w:rsid w:val="00A52A3C"/>
    <w:rsid w:val="00A53142"/>
    <w:rsid w:val="00A611CA"/>
    <w:rsid w:val="00A6399D"/>
    <w:rsid w:val="00A64DEB"/>
    <w:rsid w:val="00A66676"/>
    <w:rsid w:val="00A809D3"/>
    <w:rsid w:val="00A80BE9"/>
    <w:rsid w:val="00A80F36"/>
    <w:rsid w:val="00A82FE7"/>
    <w:rsid w:val="00A840A6"/>
    <w:rsid w:val="00A85B82"/>
    <w:rsid w:val="00A96386"/>
    <w:rsid w:val="00A963B3"/>
    <w:rsid w:val="00AA0696"/>
    <w:rsid w:val="00AA22B8"/>
    <w:rsid w:val="00AA3078"/>
    <w:rsid w:val="00AA32DE"/>
    <w:rsid w:val="00AA36DF"/>
    <w:rsid w:val="00AA6844"/>
    <w:rsid w:val="00AA79C4"/>
    <w:rsid w:val="00AB32F8"/>
    <w:rsid w:val="00AC07F2"/>
    <w:rsid w:val="00AC0FD3"/>
    <w:rsid w:val="00AC301E"/>
    <w:rsid w:val="00AC5722"/>
    <w:rsid w:val="00AD01F1"/>
    <w:rsid w:val="00AD01F8"/>
    <w:rsid w:val="00AD69CB"/>
    <w:rsid w:val="00AD6C90"/>
    <w:rsid w:val="00AD7D18"/>
    <w:rsid w:val="00AE02EF"/>
    <w:rsid w:val="00AF711B"/>
    <w:rsid w:val="00AF78A2"/>
    <w:rsid w:val="00B019C1"/>
    <w:rsid w:val="00B024A5"/>
    <w:rsid w:val="00B05FCD"/>
    <w:rsid w:val="00B06B9C"/>
    <w:rsid w:val="00B06D6C"/>
    <w:rsid w:val="00B06EA8"/>
    <w:rsid w:val="00B12FB5"/>
    <w:rsid w:val="00B134CF"/>
    <w:rsid w:val="00B13B83"/>
    <w:rsid w:val="00B27F5D"/>
    <w:rsid w:val="00B353CA"/>
    <w:rsid w:val="00B364B1"/>
    <w:rsid w:val="00B57B28"/>
    <w:rsid w:val="00B6740C"/>
    <w:rsid w:val="00B7286A"/>
    <w:rsid w:val="00B7304A"/>
    <w:rsid w:val="00B735E1"/>
    <w:rsid w:val="00B7467F"/>
    <w:rsid w:val="00B76BDA"/>
    <w:rsid w:val="00B80092"/>
    <w:rsid w:val="00B8346E"/>
    <w:rsid w:val="00B85598"/>
    <w:rsid w:val="00B87762"/>
    <w:rsid w:val="00B90DC5"/>
    <w:rsid w:val="00B95C12"/>
    <w:rsid w:val="00B96EE4"/>
    <w:rsid w:val="00B96F65"/>
    <w:rsid w:val="00B97658"/>
    <w:rsid w:val="00B97D68"/>
    <w:rsid w:val="00BB2B2F"/>
    <w:rsid w:val="00BC1446"/>
    <w:rsid w:val="00BC1AA1"/>
    <w:rsid w:val="00BC1AD5"/>
    <w:rsid w:val="00BC2CB1"/>
    <w:rsid w:val="00BD3972"/>
    <w:rsid w:val="00BD4839"/>
    <w:rsid w:val="00BD71DD"/>
    <w:rsid w:val="00BE0155"/>
    <w:rsid w:val="00BE09EF"/>
    <w:rsid w:val="00BE3ABF"/>
    <w:rsid w:val="00BE4ECA"/>
    <w:rsid w:val="00BE4F15"/>
    <w:rsid w:val="00BE7E52"/>
    <w:rsid w:val="00BF0DA6"/>
    <w:rsid w:val="00BF5984"/>
    <w:rsid w:val="00BF7473"/>
    <w:rsid w:val="00C04554"/>
    <w:rsid w:val="00C10EC1"/>
    <w:rsid w:val="00C1419D"/>
    <w:rsid w:val="00C2097F"/>
    <w:rsid w:val="00C22A4C"/>
    <w:rsid w:val="00C270F9"/>
    <w:rsid w:val="00C31B94"/>
    <w:rsid w:val="00C34440"/>
    <w:rsid w:val="00C367E1"/>
    <w:rsid w:val="00C407DD"/>
    <w:rsid w:val="00C40A95"/>
    <w:rsid w:val="00C42339"/>
    <w:rsid w:val="00C4726D"/>
    <w:rsid w:val="00C47A6B"/>
    <w:rsid w:val="00C47F0D"/>
    <w:rsid w:val="00C51A9F"/>
    <w:rsid w:val="00C571D7"/>
    <w:rsid w:val="00C61D96"/>
    <w:rsid w:val="00C65ABE"/>
    <w:rsid w:val="00C667E9"/>
    <w:rsid w:val="00C719C7"/>
    <w:rsid w:val="00C777BF"/>
    <w:rsid w:val="00C9056E"/>
    <w:rsid w:val="00C9636D"/>
    <w:rsid w:val="00CA2E50"/>
    <w:rsid w:val="00CB1226"/>
    <w:rsid w:val="00CB1D47"/>
    <w:rsid w:val="00CC5124"/>
    <w:rsid w:val="00CC7413"/>
    <w:rsid w:val="00CD13CD"/>
    <w:rsid w:val="00CD176E"/>
    <w:rsid w:val="00CD43B8"/>
    <w:rsid w:val="00CD4F6D"/>
    <w:rsid w:val="00CD5143"/>
    <w:rsid w:val="00CD79A4"/>
    <w:rsid w:val="00CE140A"/>
    <w:rsid w:val="00CE1852"/>
    <w:rsid w:val="00CE4994"/>
    <w:rsid w:val="00CE5981"/>
    <w:rsid w:val="00CE79F6"/>
    <w:rsid w:val="00CF179A"/>
    <w:rsid w:val="00CF186F"/>
    <w:rsid w:val="00CF1942"/>
    <w:rsid w:val="00CF43BE"/>
    <w:rsid w:val="00CF4FAA"/>
    <w:rsid w:val="00CF6BD9"/>
    <w:rsid w:val="00D00B79"/>
    <w:rsid w:val="00D02983"/>
    <w:rsid w:val="00D04EB4"/>
    <w:rsid w:val="00D10D39"/>
    <w:rsid w:val="00D141D5"/>
    <w:rsid w:val="00D1562C"/>
    <w:rsid w:val="00D15727"/>
    <w:rsid w:val="00D166F3"/>
    <w:rsid w:val="00D20D87"/>
    <w:rsid w:val="00D21C39"/>
    <w:rsid w:val="00D24F0D"/>
    <w:rsid w:val="00D256BE"/>
    <w:rsid w:val="00D27B73"/>
    <w:rsid w:val="00D30F90"/>
    <w:rsid w:val="00D3162B"/>
    <w:rsid w:val="00D316E3"/>
    <w:rsid w:val="00D4376E"/>
    <w:rsid w:val="00D4390B"/>
    <w:rsid w:val="00D53CCA"/>
    <w:rsid w:val="00D60DF3"/>
    <w:rsid w:val="00D6638A"/>
    <w:rsid w:val="00D713E1"/>
    <w:rsid w:val="00D731C0"/>
    <w:rsid w:val="00D73782"/>
    <w:rsid w:val="00D74862"/>
    <w:rsid w:val="00D75997"/>
    <w:rsid w:val="00D856F5"/>
    <w:rsid w:val="00D877C3"/>
    <w:rsid w:val="00D90DB8"/>
    <w:rsid w:val="00D93147"/>
    <w:rsid w:val="00D97869"/>
    <w:rsid w:val="00DA4424"/>
    <w:rsid w:val="00DA4931"/>
    <w:rsid w:val="00DA7500"/>
    <w:rsid w:val="00DC0EC0"/>
    <w:rsid w:val="00DC4002"/>
    <w:rsid w:val="00DC550D"/>
    <w:rsid w:val="00DD06B7"/>
    <w:rsid w:val="00DD0B55"/>
    <w:rsid w:val="00DD1693"/>
    <w:rsid w:val="00DD4BE3"/>
    <w:rsid w:val="00DD53A6"/>
    <w:rsid w:val="00DD7214"/>
    <w:rsid w:val="00DD7882"/>
    <w:rsid w:val="00DD7FCD"/>
    <w:rsid w:val="00DE03DC"/>
    <w:rsid w:val="00DE6F60"/>
    <w:rsid w:val="00E0097F"/>
    <w:rsid w:val="00E02126"/>
    <w:rsid w:val="00E02346"/>
    <w:rsid w:val="00E07C11"/>
    <w:rsid w:val="00E15289"/>
    <w:rsid w:val="00E2759E"/>
    <w:rsid w:val="00E30805"/>
    <w:rsid w:val="00E31DA2"/>
    <w:rsid w:val="00E37A46"/>
    <w:rsid w:val="00E406E9"/>
    <w:rsid w:val="00E42928"/>
    <w:rsid w:val="00E42C36"/>
    <w:rsid w:val="00E50328"/>
    <w:rsid w:val="00E52CBB"/>
    <w:rsid w:val="00E53A51"/>
    <w:rsid w:val="00E560B2"/>
    <w:rsid w:val="00E568D6"/>
    <w:rsid w:val="00E625D7"/>
    <w:rsid w:val="00E63F9C"/>
    <w:rsid w:val="00E66D92"/>
    <w:rsid w:val="00E6764A"/>
    <w:rsid w:val="00E72C91"/>
    <w:rsid w:val="00E779EA"/>
    <w:rsid w:val="00E84EDE"/>
    <w:rsid w:val="00E871B9"/>
    <w:rsid w:val="00E87B20"/>
    <w:rsid w:val="00E87B54"/>
    <w:rsid w:val="00E9170C"/>
    <w:rsid w:val="00E9227E"/>
    <w:rsid w:val="00E965FB"/>
    <w:rsid w:val="00E97785"/>
    <w:rsid w:val="00EA1B6C"/>
    <w:rsid w:val="00EB2005"/>
    <w:rsid w:val="00EC2CEF"/>
    <w:rsid w:val="00EC3CAD"/>
    <w:rsid w:val="00EC4676"/>
    <w:rsid w:val="00EC7571"/>
    <w:rsid w:val="00ED01DC"/>
    <w:rsid w:val="00ED1D74"/>
    <w:rsid w:val="00EE1B0B"/>
    <w:rsid w:val="00EE4C12"/>
    <w:rsid w:val="00EE5231"/>
    <w:rsid w:val="00EF3D28"/>
    <w:rsid w:val="00EF659C"/>
    <w:rsid w:val="00F00DB0"/>
    <w:rsid w:val="00F02198"/>
    <w:rsid w:val="00F0294B"/>
    <w:rsid w:val="00F03285"/>
    <w:rsid w:val="00F05355"/>
    <w:rsid w:val="00F06EF0"/>
    <w:rsid w:val="00F06F6B"/>
    <w:rsid w:val="00F13F96"/>
    <w:rsid w:val="00F14001"/>
    <w:rsid w:val="00F14A73"/>
    <w:rsid w:val="00F14B1E"/>
    <w:rsid w:val="00F151A7"/>
    <w:rsid w:val="00F155DB"/>
    <w:rsid w:val="00F22B95"/>
    <w:rsid w:val="00F26CC9"/>
    <w:rsid w:val="00F3188B"/>
    <w:rsid w:val="00F33222"/>
    <w:rsid w:val="00F3336C"/>
    <w:rsid w:val="00F35433"/>
    <w:rsid w:val="00F40B64"/>
    <w:rsid w:val="00F41E7F"/>
    <w:rsid w:val="00F43FF1"/>
    <w:rsid w:val="00F50E66"/>
    <w:rsid w:val="00F53C37"/>
    <w:rsid w:val="00F553E5"/>
    <w:rsid w:val="00F61092"/>
    <w:rsid w:val="00F6157E"/>
    <w:rsid w:val="00F62BD0"/>
    <w:rsid w:val="00F66E27"/>
    <w:rsid w:val="00F7134E"/>
    <w:rsid w:val="00F71535"/>
    <w:rsid w:val="00F739DA"/>
    <w:rsid w:val="00F818D1"/>
    <w:rsid w:val="00F9194F"/>
    <w:rsid w:val="00FA3034"/>
    <w:rsid w:val="00FA4EEA"/>
    <w:rsid w:val="00FA7E0C"/>
    <w:rsid w:val="00FB01C7"/>
    <w:rsid w:val="00FB2E18"/>
    <w:rsid w:val="00FB5912"/>
    <w:rsid w:val="00FB759C"/>
    <w:rsid w:val="00FB7A21"/>
    <w:rsid w:val="00FB7D24"/>
    <w:rsid w:val="00FC23B5"/>
    <w:rsid w:val="00FD669E"/>
    <w:rsid w:val="00FD72DB"/>
    <w:rsid w:val="00FE08BA"/>
    <w:rsid w:val="00FE3B99"/>
    <w:rsid w:val="00FF338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6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15E9"/>
  </w:style>
  <w:style w:type="paragraph" w:styleId="Heading4">
    <w:name w:val="heading 4"/>
    <w:basedOn w:val="Normal"/>
    <w:link w:val="Heading4Char"/>
    <w:uiPriority w:val="9"/>
    <w:qFormat/>
    <w:rsid w:val="00DD4BE3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7E4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C14BE"/>
    <w:rPr>
      <w:color w:val="0000FF" w:themeColor="hyperlink"/>
      <w:u w:val="single"/>
    </w:rPr>
  </w:style>
  <w:style w:type="character" w:styleId="Strong">
    <w:name w:val="Strong"/>
    <w:basedOn w:val="DefaultParagraphFont"/>
    <w:qFormat/>
    <w:rsid w:val="00E9170C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DD4BE3"/>
    <w:rPr>
      <w:rFonts w:ascii="Times New Roman" w:eastAsia="Times New Roman" w:hAnsi="Times New Roman" w:cs="Times New Roman"/>
      <w:b/>
      <w:bCs/>
      <w:sz w:val="24"/>
      <w:szCs w:val="24"/>
      <w:lang w:eastAsia="en-IE"/>
    </w:rPr>
  </w:style>
  <w:style w:type="paragraph" w:styleId="NormalWeb">
    <w:name w:val="Normal (Web)"/>
    <w:basedOn w:val="Normal"/>
    <w:uiPriority w:val="99"/>
    <w:semiHidden/>
    <w:unhideWhenUsed/>
    <w:rsid w:val="00DD4BE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character" w:customStyle="1" w:styleId="highlight">
    <w:name w:val="highlight"/>
    <w:basedOn w:val="DefaultParagraphFont"/>
    <w:rsid w:val="00DD4BE3"/>
  </w:style>
  <w:style w:type="character" w:styleId="CommentReference">
    <w:name w:val="annotation reference"/>
    <w:basedOn w:val="DefaultParagraphFont"/>
    <w:uiPriority w:val="99"/>
    <w:semiHidden/>
    <w:unhideWhenUsed/>
    <w:rsid w:val="003716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16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16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16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16E2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716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16E2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65AB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itation">
    <w:name w:val="citation"/>
    <w:basedOn w:val="DefaultParagraphFont"/>
    <w:rsid w:val="00A85B82"/>
  </w:style>
  <w:style w:type="character" w:customStyle="1" w:styleId="ref-journal">
    <w:name w:val="ref-journal"/>
    <w:basedOn w:val="DefaultParagraphFont"/>
    <w:rsid w:val="00A85B82"/>
  </w:style>
  <w:style w:type="character" w:customStyle="1" w:styleId="ref-vol">
    <w:name w:val="ref-vol"/>
    <w:basedOn w:val="DefaultParagraphFont"/>
    <w:rsid w:val="00A85B82"/>
  </w:style>
  <w:style w:type="character" w:customStyle="1" w:styleId="nowrap">
    <w:name w:val="nowrap"/>
    <w:basedOn w:val="DefaultParagraphFont"/>
    <w:rsid w:val="00A85B82"/>
  </w:style>
  <w:style w:type="character" w:customStyle="1" w:styleId="skypepnhmark1">
    <w:name w:val="skype_pnh_mark1"/>
    <w:basedOn w:val="DefaultParagraphFont"/>
    <w:rsid w:val="00E30805"/>
    <w:rPr>
      <w:vanish/>
      <w:webHidden w:val="0"/>
      <w:specVanish w:val="0"/>
    </w:rPr>
  </w:style>
  <w:style w:type="character" w:customStyle="1" w:styleId="skypepnhcontainer">
    <w:name w:val="skype_pnh_container"/>
    <w:basedOn w:val="DefaultParagraphFont"/>
    <w:rsid w:val="00E30805"/>
  </w:style>
  <w:style w:type="character" w:customStyle="1" w:styleId="skypepnhleftspan">
    <w:name w:val="skype_pnh_left_span"/>
    <w:basedOn w:val="DefaultParagraphFont"/>
    <w:rsid w:val="00E30805"/>
  </w:style>
  <w:style w:type="character" w:customStyle="1" w:styleId="skypepnhdropartspan">
    <w:name w:val="skype_pnh_dropart_span"/>
    <w:basedOn w:val="DefaultParagraphFont"/>
    <w:rsid w:val="00E30805"/>
  </w:style>
  <w:style w:type="character" w:customStyle="1" w:styleId="skypepnhdropartflagspan">
    <w:name w:val="skype_pnh_dropart_flag_span"/>
    <w:basedOn w:val="DefaultParagraphFont"/>
    <w:rsid w:val="00E30805"/>
  </w:style>
  <w:style w:type="character" w:customStyle="1" w:styleId="skypepnhtextspan">
    <w:name w:val="skype_pnh_text_span"/>
    <w:basedOn w:val="DefaultParagraphFont"/>
    <w:rsid w:val="00E30805"/>
  </w:style>
  <w:style w:type="character" w:customStyle="1" w:styleId="skypepnhrightspan">
    <w:name w:val="skype_pnh_right_span"/>
    <w:basedOn w:val="DefaultParagraphFont"/>
    <w:rsid w:val="00E30805"/>
  </w:style>
  <w:style w:type="table" w:styleId="LightShading">
    <w:name w:val="Light Shading"/>
    <w:basedOn w:val="TableNormal"/>
    <w:uiPriority w:val="60"/>
    <w:rsid w:val="00BC1AD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pagecontents1">
    <w:name w:val="pagecontents1"/>
    <w:basedOn w:val="DefaultParagraphFont"/>
    <w:rsid w:val="000E36AB"/>
    <w:rPr>
      <w:rFonts w:ascii="Verdana" w:hAnsi="Verdana" w:hint="default"/>
      <w:color w:val="000000"/>
      <w:sz w:val="17"/>
      <w:szCs w:val="17"/>
    </w:rPr>
  </w:style>
  <w:style w:type="table" w:styleId="MediumList1">
    <w:name w:val="Medium List 1"/>
    <w:basedOn w:val="TableNormal"/>
    <w:uiPriority w:val="65"/>
    <w:rsid w:val="00C1419D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customStyle="1" w:styleId="LightShading1">
    <w:name w:val="Light Shading1"/>
    <w:basedOn w:val="TableNormal"/>
    <w:uiPriority w:val="60"/>
    <w:rsid w:val="00782E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5845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15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76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7100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7105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65962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02193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40934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29418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308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412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9595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034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9079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2049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0804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03118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369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1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40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605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06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9571478">
                  <w:marLeft w:val="0"/>
                  <w:marRight w:val="0"/>
                  <w:marTop w:val="0"/>
                  <w:marBottom w:val="0"/>
                  <w:divBdr>
                    <w:top w:val="single" w:sz="6" w:space="0" w:color="FFFFFF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341765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FFFFFF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610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14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13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5304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70809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40686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90328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1318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25930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821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688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443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802954">
                  <w:marLeft w:val="45"/>
                  <w:marRight w:val="0"/>
                  <w:marTop w:val="45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5316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AB330C-8068-4B80-A8B4-2E4A4CB95F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11</Words>
  <Characters>2346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phillips</dc:creator>
  <cp:lastModifiedBy>cphillips</cp:lastModifiedBy>
  <cp:revision>4</cp:revision>
  <dcterms:created xsi:type="dcterms:W3CDTF">2013-09-27T09:42:00Z</dcterms:created>
  <dcterms:modified xsi:type="dcterms:W3CDTF">2013-09-27T09:47:00Z</dcterms:modified>
</cp:coreProperties>
</file>